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lastRenderedPageBreak/>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199623B9" w14:textId="4A6CE50F" w:rsidR="00B55C30" w:rsidRDefault="00B55C30" w:rsidP="00B55C30">
      <w:pPr>
        <w:pStyle w:val="BodyText"/>
        <w:spacing w:line="360" w:lineRule="auto"/>
        <w:ind w:left="540" w:right="332" w:firstLine="470"/>
        <w:jc w:val="both"/>
      </w:pPr>
      <w:r>
        <w:t xml:space="preserve">This chapter starts with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 xml:space="preserve">However, due to time constraints, this research will focus only on ease of use and real-world applicability. Each aspect can be </w:t>
      </w:r>
      <w:r w:rsidRPr="009062E3">
        <w:lastRenderedPageBreak/>
        <w:t>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lastRenderedPageBreak/>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Final conclusion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w:t>
      </w:r>
      <w:r>
        <w:lastRenderedPageBreak/>
        <w:t xml:space="preserve">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clients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lastRenderedPageBreak/>
        <w:t>The Heart Disease Example uses federated learning on a distributed Heart Diseas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or downloaded to a local computer for exploration, there are a total of twenty tutorials only two were selected for evaluation. TFF offers a robust package divided in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r w:rsidRPr="005A689C">
        <w:rPr>
          <w:i/>
          <w:iCs/>
        </w:rPr>
        <w:t>tff.learning</w:t>
      </w:r>
      <w:proofErr w:type="spell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r w:rsidRPr="005A689C">
        <w:rPr>
          <w:i/>
          <w:iCs/>
        </w:rPr>
        <w:t>tf.keras</w:t>
      </w:r>
      <w:proofErr w:type="spell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w:t>
      </w:r>
      <w:r w:rsidRPr="00496DDD">
        <w:lastRenderedPageBreak/>
        <w:t xml:space="preserve">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w:t>
      </w:r>
      <w:r>
        <w:lastRenderedPageBreak/>
        <w:t>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prepar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6CB6F2B1" w14:textId="77777777" w:rsidR="00CF350A" w:rsidRPr="00F866A4" w:rsidRDefault="00CF350A" w:rsidP="00C9362D">
      <w:pPr>
        <w:pStyle w:val="BodyText"/>
        <w:suppressAutoHyphens/>
        <w:spacing w:line="360" w:lineRule="auto"/>
        <w:ind w:left="540" w:right="332" w:firstLine="470"/>
        <w:jc w:val="both"/>
      </w:pPr>
    </w:p>
    <w:p w14:paraId="5F50EDAC" w14:textId="77777777" w:rsidR="00C9362D" w:rsidRDefault="00C9362D" w:rsidP="00456E51">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474"/>
    <w:rsid w:val="000A7E77"/>
    <w:rsid w:val="000B06AD"/>
    <w:rsid w:val="000B3CD2"/>
    <w:rsid w:val="000C04DE"/>
    <w:rsid w:val="000E17BB"/>
    <w:rsid w:val="00123D4C"/>
    <w:rsid w:val="00131AB9"/>
    <w:rsid w:val="00142578"/>
    <w:rsid w:val="00166DD3"/>
    <w:rsid w:val="00173BB7"/>
    <w:rsid w:val="001A0569"/>
    <w:rsid w:val="001F7438"/>
    <w:rsid w:val="00206742"/>
    <w:rsid w:val="00245C05"/>
    <w:rsid w:val="00257970"/>
    <w:rsid w:val="002E714B"/>
    <w:rsid w:val="002F12F9"/>
    <w:rsid w:val="003D1978"/>
    <w:rsid w:val="003F70E7"/>
    <w:rsid w:val="00405E7C"/>
    <w:rsid w:val="00430E6C"/>
    <w:rsid w:val="0044574A"/>
    <w:rsid w:val="00456E51"/>
    <w:rsid w:val="00464FE4"/>
    <w:rsid w:val="00485063"/>
    <w:rsid w:val="004A1387"/>
    <w:rsid w:val="005007A4"/>
    <w:rsid w:val="00503D5E"/>
    <w:rsid w:val="00523515"/>
    <w:rsid w:val="00544831"/>
    <w:rsid w:val="00546013"/>
    <w:rsid w:val="005C052C"/>
    <w:rsid w:val="005F1EDF"/>
    <w:rsid w:val="00633FCD"/>
    <w:rsid w:val="006C6303"/>
    <w:rsid w:val="006F64DD"/>
    <w:rsid w:val="00707E42"/>
    <w:rsid w:val="0073329A"/>
    <w:rsid w:val="00745422"/>
    <w:rsid w:val="00753692"/>
    <w:rsid w:val="00786277"/>
    <w:rsid w:val="007A0AA4"/>
    <w:rsid w:val="0085371A"/>
    <w:rsid w:val="00986109"/>
    <w:rsid w:val="00997A80"/>
    <w:rsid w:val="009A3A34"/>
    <w:rsid w:val="009C0398"/>
    <w:rsid w:val="00A8449B"/>
    <w:rsid w:val="00A94F7D"/>
    <w:rsid w:val="00A95F9C"/>
    <w:rsid w:val="00AA218F"/>
    <w:rsid w:val="00AB02EF"/>
    <w:rsid w:val="00B0110F"/>
    <w:rsid w:val="00B101CA"/>
    <w:rsid w:val="00B12376"/>
    <w:rsid w:val="00B55C30"/>
    <w:rsid w:val="00B95B51"/>
    <w:rsid w:val="00BA7622"/>
    <w:rsid w:val="00BB45CE"/>
    <w:rsid w:val="00BD08A3"/>
    <w:rsid w:val="00BD155A"/>
    <w:rsid w:val="00C0107F"/>
    <w:rsid w:val="00C11B98"/>
    <w:rsid w:val="00C4149D"/>
    <w:rsid w:val="00C42D83"/>
    <w:rsid w:val="00C50A70"/>
    <w:rsid w:val="00C9362D"/>
    <w:rsid w:val="00CC475D"/>
    <w:rsid w:val="00CF350A"/>
    <w:rsid w:val="00CF7A0D"/>
    <w:rsid w:val="00D053B4"/>
    <w:rsid w:val="00D06352"/>
    <w:rsid w:val="00D22A8F"/>
    <w:rsid w:val="00D33F8D"/>
    <w:rsid w:val="00D43707"/>
    <w:rsid w:val="00D94A46"/>
    <w:rsid w:val="00D97EB8"/>
    <w:rsid w:val="00DA45B4"/>
    <w:rsid w:val="00DE381B"/>
    <w:rsid w:val="00E2294C"/>
    <w:rsid w:val="00E27FEA"/>
    <w:rsid w:val="00E34C13"/>
    <w:rsid w:val="00E35579"/>
    <w:rsid w:val="00E3559F"/>
    <w:rsid w:val="00E46996"/>
    <w:rsid w:val="00E5044D"/>
    <w:rsid w:val="00E73720"/>
    <w:rsid w:val="00EB4C76"/>
    <w:rsid w:val="00EC03D0"/>
    <w:rsid w:val="00EC6A84"/>
    <w:rsid w:val="00F00165"/>
    <w:rsid w:val="00F41A81"/>
    <w:rsid w:val="00F44367"/>
    <w:rsid w:val="00F97170"/>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5</TotalTime>
  <Pages>26</Pages>
  <Words>10579</Words>
  <Characters>60305</Characters>
  <Application>Microsoft Office Word</Application>
  <DocSecurity>0</DocSecurity>
  <Lines>502</Lines>
  <Paragraphs>141</Paragraphs>
  <ScaleCrop>false</ScaleCrop>
  <Company/>
  <LinksUpToDate>false</LinksUpToDate>
  <CharactersWithSpaces>70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78</cp:revision>
  <dcterms:created xsi:type="dcterms:W3CDTF">2024-07-18T23:46:00Z</dcterms:created>
  <dcterms:modified xsi:type="dcterms:W3CDTF">2024-08-27T15:31:00Z</dcterms:modified>
</cp:coreProperties>
</file>